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2ECB04D4" w14:textId="6555BDC2" w:rsidR="00D1124D" w:rsidRDefault="00BC11CE" w:rsidP="00DC7C33">
      <w:pPr>
        <w:pStyle w:val="2"/>
        <w:rPr>
          <w:rFonts w:ascii="Times New Roman" w:hAnsi="Times New Roman" w:cs="Times New Roman"/>
        </w:rPr>
      </w:pPr>
      <w:r w:rsidRPr="00DC7C33">
        <w:rPr>
          <w:rFonts w:ascii="Times New Roman" w:hAnsi="Times New Roman" w:cs="Times New Roman" w:hint="eastAsia"/>
        </w:rPr>
        <w:lastRenderedPageBreak/>
        <w:t>MAG</w:t>
      </w:r>
      <w:r w:rsidRPr="00DC7C33">
        <w:rPr>
          <w:rFonts w:ascii="Times New Roman" w:hAnsi="Times New Roman" w:cs="Times New Roman" w:hint="eastAsia"/>
        </w:rPr>
        <w:t>期刊描述</w:t>
      </w:r>
    </w:p>
    <w:p w14:paraId="255D9983" w14:textId="10E3B794"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69389215" w14:textId="23D0C93C" w:rsidR="00600641" w:rsidRDefault="002F2AFB">
      <w:pPr>
        <w:spacing w:line="240" w:lineRule="auto"/>
        <w:rPr>
          <w:rFonts w:cs="Times New Roman"/>
        </w:rPr>
      </w:pPr>
      <w:r>
        <w:rPr>
          <w:rFonts w:cs="Times New Roman" w:hint="eastAsia"/>
        </w:rPr>
        <w:t>1801</w:t>
      </w:r>
      <w:r>
        <w:rPr>
          <w:rFonts w:cs="Times New Roman" w:hint="eastAsia"/>
        </w:rPr>
        <w:t>年至</w:t>
      </w:r>
      <w:r>
        <w:rPr>
          <w:rFonts w:cs="Times New Roman" w:hint="eastAsia"/>
        </w:rPr>
        <w:t>2021</w:t>
      </w:r>
      <w:r>
        <w:rPr>
          <w:rFonts w:cs="Times New Roman" w:hint="eastAsia"/>
        </w:rPr>
        <w:t>年，共</w:t>
      </w:r>
      <w:r w:rsidR="00600641" w:rsidRPr="00600641">
        <w:rPr>
          <w:rFonts w:cs="Times New Roman"/>
        </w:rPr>
        <w:t>5</w:t>
      </w:r>
      <w:r w:rsidR="003E656F">
        <w:rPr>
          <w:rFonts w:cs="Times New Roman" w:hint="eastAsia"/>
        </w:rPr>
        <w:t>619</w:t>
      </w:r>
      <w:r w:rsidR="00DF133A">
        <w:rPr>
          <w:rFonts w:cs="Times New Roman" w:hint="eastAsia"/>
        </w:rPr>
        <w:t>万篇期刊文献</w:t>
      </w:r>
      <w:r w:rsidR="00BD585A">
        <w:rPr>
          <w:rFonts w:cs="Times New Roman" w:hint="eastAsia"/>
        </w:rPr>
        <w:t>。</w:t>
      </w:r>
    </w:p>
    <w:p w14:paraId="2735D6AF" w14:textId="1BB9321C" w:rsidR="007A1954" w:rsidRDefault="003F2F7A">
      <w:pPr>
        <w:spacing w:line="240" w:lineRule="auto"/>
        <w:rPr>
          <w:rFonts w:cs="Times New Roman"/>
        </w:rPr>
      </w:pPr>
      <w:r>
        <w:rPr>
          <w:rFonts w:cs="Times New Roman" w:hint="eastAsia"/>
        </w:rPr>
        <w:t>随时间变化的发文量。</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56B23BD2" w14:textId="7653A8EC" w:rsidR="003F2F7A" w:rsidRDefault="003F2F7A">
      <w:pPr>
        <w:spacing w:line="240" w:lineRule="auto"/>
        <w:rPr>
          <w:rFonts w:cs="Times New Roman"/>
        </w:rPr>
      </w:pPr>
      <w:r>
        <w:rPr>
          <w:rFonts w:cs="Times New Roman" w:hint="eastAsia"/>
        </w:rPr>
        <w:t>随时间变化的</w:t>
      </w:r>
      <w:r w:rsidR="00096AD0">
        <w:rPr>
          <w:rFonts w:cs="Times New Roman" w:hint="eastAsia"/>
        </w:rPr>
        <w:t>平均</w:t>
      </w:r>
      <w:r>
        <w:rPr>
          <w:rFonts w:cs="Times New Roman" w:hint="eastAsia"/>
        </w:rPr>
        <w:t>参考文献数量、被引量。</w:t>
      </w:r>
      <w:r w:rsidR="00AE7B11">
        <w:rPr>
          <w:rFonts w:cs="Times New Roman" w:hint="eastAsia"/>
        </w:rPr>
        <w:t>（</w:t>
      </w:r>
      <w:r w:rsidR="00AE7B11">
        <w:rPr>
          <w:rFonts w:cs="Times New Roman" w:hint="eastAsia"/>
        </w:rPr>
        <w:t>MAG</w:t>
      </w:r>
      <w:r w:rsidR="00AE7B11">
        <w:rPr>
          <w:rFonts w:cs="Times New Roman" w:hint="eastAsia"/>
        </w:rPr>
        <w:t>自带</w:t>
      </w:r>
      <w:r w:rsidR="001B4B81">
        <w:rPr>
          <w:rFonts w:cs="Times New Roman" w:hint="eastAsia"/>
        </w:rPr>
        <w:t>的不准确；</w:t>
      </w:r>
      <w:r w:rsidR="00603BA5">
        <w:rPr>
          <w:rFonts w:cs="Times New Roman" w:hint="eastAsia"/>
        </w:rPr>
        <w:t>自己计算</w:t>
      </w:r>
      <w:r w:rsidR="001B4B81">
        <w:rPr>
          <w:rFonts w:cs="Times New Roman" w:hint="eastAsia"/>
        </w:rPr>
        <w:t>。</w:t>
      </w:r>
      <w:r w:rsidR="00AE7B11">
        <w:rPr>
          <w:rFonts w:cs="Times New Roman" w:hint="eastAsia"/>
        </w:rPr>
        <w:t>）</w:t>
      </w:r>
    </w:p>
    <w:p w14:paraId="353D8ADA" w14:textId="375EDA2E" w:rsidR="00182F34" w:rsidRDefault="00770EB3">
      <w:pPr>
        <w:spacing w:line="240" w:lineRule="auto"/>
        <w:rPr>
          <w:rFonts w:cs="Times New Roman"/>
        </w:rPr>
      </w:pPr>
      <w:r>
        <w:rPr>
          <w:noProof/>
        </w:rPr>
        <w:drawing>
          <wp:inline distT="0" distB="0" distL="0" distR="0" wp14:anchorId="5C938315" wp14:editId="670645B2">
            <wp:extent cx="4681938" cy="3218621"/>
            <wp:effectExtent l="0" t="0" r="4445"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2716" cy="3219156"/>
                    </a:xfrm>
                    <a:prstGeom prst="rect">
                      <a:avLst/>
                    </a:prstGeom>
                    <a:noFill/>
                    <a:ln>
                      <a:noFill/>
                    </a:ln>
                  </pic:spPr>
                </pic:pic>
              </a:graphicData>
            </a:graphic>
          </wp:inline>
        </w:drawing>
      </w:r>
    </w:p>
    <w:p w14:paraId="730D2F3F" w14:textId="6D8BA020" w:rsidR="007728C3" w:rsidRDefault="007728C3">
      <w:pPr>
        <w:spacing w:line="240" w:lineRule="auto"/>
        <w:rPr>
          <w:rFonts w:cs="Times New Roman"/>
        </w:rPr>
      </w:pPr>
      <w:r>
        <w:rPr>
          <w:rFonts w:cs="Times New Roman" w:hint="eastAsia"/>
        </w:rPr>
        <w:lastRenderedPageBreak/>
        <w:t>每年发表的期刊数量。</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7CCEBC9A" w:rsidR="007728C3" w:rsidRDefault="007728C3">
      <w:pPr>
        <w:spacing w:line="240" w:lineRule="auto"/>
        <w:rPr>
          <w:rFonts w:cs="Times New Roman"/>
        </w:rPr>
      </w:pPr>
      <w:r>
        <w:rPr>
          <w:rFonts w:cs="Times New Roman" w:hint="eastAsia"/>
        </w:rPr>
        <w:t>每年发表的期刊类别数量。</w:t>
      </w:r>
    </w:p>
    <w:p w14:paraId="22266552" w14:textId="59122DDC" w:rsidR="005A3CBE" w:rsidRDefault="00481AF4">
      <w:pPr>
        <w:spacing w:line="240" w:lineRule="auto"/>
        <w:rPr>
          <w:rFonts w:cs="Times New Roman"/>
        </w:rPr>
      </w:pPr>
      <w:r>
        <w:rPr>
          <w:noProof/>
        </w:rPr>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262F0101" w:rsidR="00B32D4A" w:rsidRDefault="00601C4B" w:rsidP="005829A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5829A9">
        <w:rPr>
          <w:rFonts w:ascii="Times New Roman" w:hAnsi="Times New Roman" w:cs="Times New Roman" w:hint="eastAsia"/>
        </w:rPr>
        <w:t>作者发文序列</w:t>
      </w:r>
    </w:p>
    <w:p w14:paraId="13DA0E33" w14:textId="2CFDDFE2" w:rsidR="00671787" w:rsidRDefault="004F143C" w:rsidP="001A686F">
      <w:r>
        <w:rPr>
          <w:rFonts w:hint="eastAsia"/>
        </w:rPr>
        <w:t>从作者出发</w:t>
      </w:r>
      <w:r w:rsidR="00C5225D">
        <w:rPr>
          <w:rFonts w:hint="eastAsia"/>
        </w:rPr>
        <w:t>，得到每位作者的发文序列。</w:t>
      </w:r>
      <w:r w:rsidR="00C759DB">
        <w:rPr>
          <w:rFonts w:hint="eastAsia"/>
        </w:rPr>
        <w:t>共</w:t>
      </w:r>
      <w:r w:rsidR="00C759DB" w:rsidRPr="00C759DB">
        <w:t>5652</w:t>
      </w:r>
      <w:r w:rsidR="00C759DB">
        <w:rPr>
          <w:rFonts w:hint="eastAsia"/>
        </w:rPr>
        <w:t>万位作者。</w:t>
      </w:r>
    </w:p>
    <w:p w14:paraId="1C66141E" w14:textId="40812C1C" w:rsidR="009A3334" w:rsidRDefault="00422062" w:rsidP="001A686F">
      <w:r>
        <w:t>Author: {2001:{rank1 paper</w:t>
      </w:r>
      <w:r w:rsidR="00B67851">
        <w:t xml:space="preserve">:[], </w:t>
      </w:r>
      <w:r w:rsidR="00940C04">
        <w:t>rank last</w:t>
      </w:r>
      <w:r w:rsidR="00B67851">
        <w:t xml:space="preserve"> paper</w:t>
      </w:r>
      <w:r w:rsidR="00BF1899">
        <w:t>:</w:t>
      </w:r>
      <w:r w:rsidR="00B67851">
        <w:t>[],</w:t>
      </w:r>
      <w:r w:rsidR="00BF1899">
        <w:t xml:space="preserve"> others paper[]</w:t>
      </w:r>
      <w:r w:rsidR="00B67851">
        <w:t xml:space="preserve"> </w:t>
      </w:r>
      <w:r>
        <w:t>}}</w:t>
      </w:r>
    </w:p>
    <w:p w14:paraId="3685F9ED" w14:textId="6A49EED0" w:rsidR="001673E1" w:rsidRDefault="00C16B3C" w:rsidP="001A686F">
      <w:pPr>
        <w:rPr>
          <w:rFonts w:hint="eastAsia"/>
        </w:rPr>
      </w:pPr>
      <w:r>
        <w:rPr>
          <w:rFonts w:hint="eastAsia"/>
        </w:rPr>
        <w:t>#</w:t>
      </w:r>
      <w:r>
        <w:t xml:space="preserve"> </w:t>
      </w:r>
      <w:r>
        <w:rPr>
          <w:rFonts w:hint="eastAsia"/>
        </w:rPr>
        <w:t>有发文的</w:t>
      </w:r>
      <w:r w:rsidR="006541EC">
        <w:rPr>
          <w:rFonts w:hint="eastAsia"/>
        </w:rPr>
        <w:t>总年数</w:t>
      </w:r>
      <w:r>
        <w:rPr>
          <w:rFonts w:hint="eastAsia"/>
        </w:rPr>
        <w:t>，分布图</w:t>
      </w:r>
    </w:p>
    <w:p w14:paraId="7DB7DDD9" w14:textId="224D8087" w:rsidR="00282EFB" w:rsidRDefault="008406FF" w:rsidP="001A686F">
      <w:r>
        <w:rPr>
          <w:rFonts w:hint="eastAsia"/>
        </w:rPr>
        <w:t>#</w:t>
      </w:r>
      <w:r>
        <w:t xml:space="preserve"> </w:t>
      </w:r>
      <w:r>
        <w:rPr>
          <w:rFonts w:hint="eastAsia"/>
        </w:rPr>
        <w:t>以第一</w:t>
      </w:r>
      <w:r w:rsidR="005A0C8D">
        <w:rPr>
          <w:rFonts w:hint="eastAsia"/>
        </w:rPr>
        <w:t>作者身份发文的</w:t>
      </w:r>
      <w:r w:rsidR="006541EC">
        <w:rPr>
          <w:rFonts w:hint="eastAsia"/>
        </w:rPr>
        <w:t>年数</w:t>
      </w:r>
      <w:r w:rsidR="005A0C8D">
        <w:rPr>
          <w:rFonts w:hint="eastAsia"/>
        </w:rPr>
        <w:t>，分布图</w:t>
      </w:r>
    </w:p>
    <w:p w14:paraId="798C2012" w14:textId="73B2B63F" w:rsidR="006541EC" w:rsidRDefault="006541EC" w:rsidP="001A686F">
      <w:pPr>
        <w:rPr>
          <w:rFonts w:hint="eastAsia"/>
        </w:rPr>
      </w:pPr>
      <w:r>
        <w:rPr>
          <w:rFonts w:hint="eastAsia"/>
        </w:rPr>
        <w:t>#</w:t>
      </w:r>
      <w:r w:rsidR="00BC61A0">
        <w:t xml:space="preserve"> </w:t>
      </w:r>
      <w:r w:rsidR="00D97DAD">
        <w:rPr>
          <w:rFonts w:hint="eastAsia"/>
        </w:rPr>
        <w:t>以末位作者身份发文的年</w:t>
      </w:r>
      <w:r w:rsidR="00B1608F">
        <w:rPr>
          <w:rFonts w:hint="eastAsia"/>
        </w:rPr>
        <w:t>数</w:t>
      </w:r>
      <w:r w:rsidR="00D97DAD">
        <w:rPr>
          <w:rFonts w:hint="eastAsia"/>
        </w:rPr>
        <w:t>，分布图</w:t>
      </w:r>
    </w:p>
    <w:p w14:paraId="109C1AE2" w14:textId="77777777" w:rsidR="00282EFB" w:rsidRPr="001A686F" w:rsidRDefault="00282EFB" w:rsidP="001A686F"/>
    <w:p w14:paraId="0BE82A2F" w14:textId="21FE19EA" w:rsidR="00E27A9D" w:rsidRPr="00B04F9C" w:rsidRDefault="00A03AA0" w:rsidP="008F38F9">
      <w:pPr>
        <w:pStyle w:val="1"/>
        <w:rPr>
          <w:rFonts w:ascii="Times New Roman" w:hAnsi="Times New Roman" w:cs="Times New Roman"/>
        </w:rPr>
      </w:pPr>
      <w:bookmarkStart w:id="38"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8"/>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 xml:space="preserve">Abramo G, D’Angelo C A, Zhang L. A comparison of two approaches for </w:t>
      </w:r>
      <w:r>
        <w:lastRenderedPageBreak/>
        <w:t>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lastRenderedPageBreak/>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lastRenderedPageBreak/>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lastRenderedPageBreak/>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lastRenderedPageBreak/>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lastRenderedPageBreak/>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1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21886" w14:textId="77777777" w:rsidR="004E0764" w:rsidRDefault="004E0764" w:rsidP="00FF1F60">
      <w:r>
        <w:separator/>
      </w:r>
    </w:p>
  </w:endnote>
  <w:endnote w:type="continuationSeparator" w:id="0">
    <w:p w14:paraId="022DBD2E" w14:textId="77777777" w:rsidR="004E0764" w:rsidRDefault="004E0764"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7EED7" w14:textId="77777777" w:rsidR="004E0764" w:rsidRDefault="004E0764" w:rsidP="00FF1F60">
      <w:r>
        <w:separator/>
      </w:r>
    </w:p>
  </w:footnote>
  <w:footnote w:type="continuationSeparator" w:id="0">
    <w:p w14:paraId="4AE48617" w14:textId="77777777" w:rsidR="004E0764" w:rsidRDefault="004E0764"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8E"/>
    <w:rsid w:val="000277B3"/>
    <w:rsid w:val="000300EC"/>
    <w:rsid w:val="0003013A"/>
    <w:rsid w:val="0003026F"/>
    <w:rsid w:val="00030316"/>
    <w:rsid w:val="0003036D"/>
    <w:rsid w:val="000306F7"/>
    <w:rsid w:val="00030762"/>
    <w:rsid w:val="0003086A"/>
    <w:rsid w:val="00030CDF"/>
    <w:rsid w:val="00031357"/>
    <w:rsid w:val="0003145F"/>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6DF3"/>
    <w:rsid w:val="000371F2"/>
    <w:rsid w:val="000373A9"/>
    <w:rsid w:val="0004024C"/>
    <w:rsid w:val="000407C7"/>
    <w:rsid w:val="000408BD"/>
    <w:rsid w:val="00040C58"/>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839"/>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C4"/>
    <w:rsid w:val="00083406"/>
    <w:rsid w:val="000837C3"/>
    <w:rsid w:val="00083DC4"/>
    <w:rsid w:val="00083F34"/>
    <w:rsid w:val="00084939"/>
    <w:rsid w:val="00084B5A"/>
    <w:rsid w:val="000850B0"/>
    <w:rsid w:val="000853F7"/>
    <w:rsid w:val="00085B98"/>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4731"/>
    <w:rsid w:val="00094D0A"/>
    <w:rsid w:val="0009597B"/>
    <w:rsid w:val="00095F3E"/>
    <w:rsid w:val="00096AD0"/>
    <w:rsid w:val="00096C2B"/>
    <w:rsid w:val="00097257"/>
    <w:rsid w:val="0009738E"/>
    <w:rsid w:val="000A0188"/>
    <w:rsid w:val="000A05D9"/>
    <w:rsid w:val="000A0786"/>
    <w:rsid w:val="000A166F"/>
    <w:rsid w:val="000A1F3D"/>
    <w:rsid w:val="000A2006"/>
    <w:rsid w:val="000A2B6C"/>
    <w:rsid w:val="000A2C7D"/>
    <w:rsid w:val="000A3103"/>
    <w:rsid w:val="000A3A2A"/>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37D"/>
    <w:rsid w:val="000D78B6"/>
    <w:rsid w:val="000D7A1D"/>
    <w:rsid w:val="000D7E70"/>
    <w:rsid w:val="000E0160"/>
    <w:rsid w:val="000E068F"/>
    <w:rsid w:val="000E0EA8"/>
    <w:rsid w:val="000E0F4B"/>
    <w:rsid w:val="000E10D7"/>
    <w:rsid w:val="000E1356"/>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B3A"/>
    <w:rsid w:val="00117B47"/>
    <w:rsid w:val="001204E2"/>
    <w:rsid w:val="00120BD7"/>
    <w:rsid w:val="00120D5D"/>
    <w:rsid w:val="00120DD4"/>
    <w:rsid w:val="001214DB"/>
    <w:rsid w:val="001222C6"/>
    <w:rsid w:val="00123307"/>
    <w:rsid w:val="0012365D"/>
    <w:rsid w:val="001236C8"/>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58D7"/>
    <w:rsid w:val="00135A16"/>
    <w:rsid w:val="001362D1"/>
    <w:rsid w:val="001366E6"/>
    <w:rsid w:val="00140180"/>
    <w:rsid w:val="001410B5"/>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3E1"/>
    <w:rsid w:val="0016755E"/>
    <w:rsid w:val="00170350"/>
    <w:rsid w:val="0017058A"/>
    <w:rsid w:val="001716FD"/>
    <w:rsid w:val="00171AD5"/>
    <w:rsid w:val="00172166"/>
    <w:rsid w:val="001721E0"/>
    <w:rsid w:val="00172364"/>
    <w:rsid w:val="00172411"/>
    <w:rsid w:val="001729C8"/>
    <w:rsid w:val="00172D42"/>
    <w:rsid w:val="00172ECD"/>
    <w:rsid w:val="00172F6E"/>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7DE9"/>
    <w:rsid w:val="001C0167"/>
    <w:rsid w:val="001C0467"/>
    <w:rsid w:val="001C10A1"/>
    <w:rsid w:val="001C1459"/>
    <w:rsid w:val="001C1766"/>
    <w:rsid w:val="001C17E9"/>
    <w:rsid w:val="001C1886"/>
    <w:rsid w:val="001C2069"/>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3C96"/>
    <w:rsid w:val="001D4638"/>
    <w:rsid w:val="001D4A19"/>
    <w:rsid w:val="001D4A91"/>
    <w:rsid w:val="001D58ED"/>
    <w:rsid w:val="001D6825"/>
    <w:rsid w:val="001D68D2"/>
    <w:rsid w:val="001D71AF"/>
    <w:rsid w:val="001D7A4A"/>
    <w:rsid w:val="001D7E7F"/>
    <w:rsid w:val="001E08B8"/>
    <w:rsid w:val="001E12D3"/>
    <w:rsid w:val="001E25E7"/>
    <w:rsid w:val="001E2A7E"/>
    <w:rsid w:val="001E2AD0"/>
    <w:rsid w:val="001E2D78"/>
    <w:rsid w:val="001E2D9C"/>
    <w:rsid w:val="001E3995"/>
    <w:rsid w:val="001E3A7E"/>
    <w:rsid w:val="001E3BE7"/>
    <w:rsid w:val="001E3C72"/>
    <w:rsid w:val="001E3CA2"/>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E2"/>
    <w:rsid w:val="002224F8"/>
    <w:rsid w:val="00222750"/>
    <w:rsid w:val="002228DE"/>
    <w:rsid w:val="00222A8A"/>
    <w:rsid w:val="002238EF"/>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B9"/>
    <w:rsid w:val="002402C0"/>
    <w:rsid w:val="002406CB"/>
    <w:rsid w:val="00240AD9"/>
    <w:rsid w:val="00241135"/>
    <w:rsid w:val="00241AB1"/>
    <w:rsid w:val="00241C99"/>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2149"/>
    <w:rsid w:val="00262830"/>
    <w:rsid w:val="00262A0B"/>
    <w:rsid w:val="00262FC4"/>
    <w:rsid w:val="00263C1B"/>
    <w:rsid w:val="00263C6D"/>
    <w:rsid w:val="00264130"/>
    <w:rsid w:val="0026482F"/>
    <w:rsid w:val="0026505B"/>
    <w:rsid w:val="0026518C"/>
    <w:rsid w:val="002659B1"/>
    <w:rsid w:val="00265C4B"/>
    <w:rsid w:val="00265E6F"/>
    <w:rsid w:val="00266187"/>
    <w:rsid w:val="00266879"/>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40DA"/>
    <w:rsid w:val="002847BF"/>
    <w:rsid w:val="00284AE3"/>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E99"/>
    <w:rsid w:val="002930A9"/>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2A6"/>
    <w:rsid w:val="002A46DE"/>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8C1"/>
    <w:rsid w:val="002E2A36"/>
    <w:rsid w:val="002E31B1"/>
    <w:rsid w:val="002E3489"/>
    <w:rsid w:val="002E3C8F"/>
    <w:rsid w:val="002E4074"/>
    <w:rsid w:val="002E5033"/>
    <w:rsid w:val="002E5248"/>
    <w:rsid w:val="002E552F"/>
    <w:rsid w:val="002E61FC"/>
    <w:rsid w:val="002E678D"/>
    <w:rsid w:val="002E6A4F"/>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FB"/>
    <w:rsid w:val="002F2D2C"/>
    <w:rsid w:val="002F32F4"/>
    <w:rsid w:val="002F3CBF"/>
    <w:rsid w:val="002F4000"/>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7906"/>
    <w:rsid w:val="0030792D"/>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20134"/>
    <w:rsid w:val="003205CD"/>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B6A"/>
    <w:rsid w:val="00347E3B"/>
    <w:rsid w:val="00350D77"/>
    <w:rsid w:val="00351517"/>
    <w:rsid w:val="00351A9D"/>
    <w:rsid w:val="00351C51"/>
    <w:rsid w:val="00352AD9"/>
    <w:rsid w:val="00352E0A"/>
    <w:rsid w:val="00352ECA"/>
    <w:rsid w:val="00353216"/>
    <w:rsid w:val="0035368D"/>
    <w:rsid w:val="003539E5"/>
    <w:rsid w:val="00354059"/>
    <w:rsid w:val="003547B1"/>
    <w:rsid w:val="00354B48"/>
    <w:rsid w:val="0035528D"/>
    <w:rsid w:val="0035575B"/>
    <w:rsid w:val="0035595C"/>
    <w:rsid w:val="00355C01"/>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B97"/>
    <w:rsid w:val="003E291F"/>
    <w:rsid w:val="003E2CAA"/>
    <w:rsid w:val="003E37E9"/>
    <w:rsid w:val="003E3979"/>
    <w:rsid w:val="003E3D16"/>
    <w:rsid w:val="003E4793"/>
    <w:rsid w:val="003E4827"/>
    <w:rsid w:val="003E507C"/>
    <w:rsid w:val="003E52D6"/>
    <w:rsid w:val="003E656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B95"/>
    <w:rsid w:val="00424C12"/>
    <w:rsid w:val="00425032"/>
    <w:rsid w:val="00425100"/>
    <w:rsid w:val="004251F3"/>
    <w:rsid w:val="00425435"/>
    <w:rsid w:val="00425986"/>
    <w:rsid w:val="00425C4A"/>
    <w:rsid w:val="00425E20"/>
    <w:rsid w:val="004261DE"/>
    <w:rsid w:val="00426261"/>
    <w:rsid w:val="00426D51"/>
    <w:rsid w:val="00427480"/>
    <w:rsid w:val="00427869"/>
    <w:rsid w:val="00431029"/>
    <w:rsid w:val="00431103"/>
    <w:rsid w:val="00431DB8"/>
    <w:rsid w:val="004321E1"/>
    <w:rsid w:val="0043225C"/>
    <w:rsid w:val="00432CFD"/>
    <w:rsid w:val="0043304D"/>
    <w:rsid w:val="00433386"/>
    <w:rsid w:val="00433D1B"/>
    <w:rsid w:val="004340A2"/>
    <w:rsid w:val="004342B5"/>
    <w:rsid w:val="004348CC"/>
    <w:rsid w:val="004348F9"/>
    <w:rsid w:val="00434B8F"/>
    <w:rsid w:val="0043534F"/>
    <w:rsid w:val="004356CF"/>
    <w:rsid w:val="004357C7"/>
    <w:rsid w:val="004365C4"/>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AEA"/>
    <w:rsid w:val="00475C94"/>
    <w:rsid w:val="004762EB"/>
    <w:rsid w:val="004768BE"/>
    <w:rsid w:val="00476974"/>
    <w:rsid w:val="00476A42"/>
    <w:rsid w:val="00476B05"/>
    <w:rsid w:val="00476C11"/>
    <w:rsid w:val="004773C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428"/>
    <w:rsid w:val="004B4489"/>
    <w:rsid w:val="004B4577"/>
    <w:rsid w:val="004B46C6"/>
    <w:rsid w:val="004B4F7C"/>
    <w:rsid w:val="004B628D"/>
    <w:rsid w:val="004B67F0"/>
    <w:rsid w:val="004B6B4C"/>
    <w:rsid w:val="004B6B81"/>
    <w:rsid w:val="004B7090"/>
    <w:rsid w:val="004B7148"/>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752"/>
    <w:rsid w:val="004F7983"/>
    <w:rsid w:val="004F7C12"/>
    <w:rsid w:val="004F7C28"/>
    <w:rsid w:val="004F7EE6"/>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64FE"/>
    <w:rsid w:val="00556883"/>
    <w:rsid w:val="00556E3C"/>
    <w:rsid w:val="00557093"/>
    <w:rsid w:val="00557169"/>
    <w:rsid w:val="00557414"/>
    <w:rsid w:val="00557ADF"/>
    <w:rsid w:val="00557B74"/>
    <w:rsid w:val="00557B88"/>
    <w:rsid w:val="00560495"/>
    <w:rsid w:val="00560F56"/>
    <w:rsid w:val="00561201"/>
    <w:rsid w:val="005615A2"/>
    <w:rsid w:val="005617FF"/>
    <w:rsid w:val="005618BB"/>
    <w:rsid w:val="00561E4B"/>
    <w:rsid w:val="005621F0"/>
    <w:rsid w:val="0056296A"/>
    <w:rsid w:val="00563221"/>
    <w:rsid w:val="00563B01"/>
    <w:rsid w:val="00563F67"/>
    <w:rsid w:val="00563FA2"/>
    <w:rsid w:val="00564908"/>
    <w:rsid w:val="0056496B"/>
    <w:rsid w:val="00564C1C"/>
    <w:rsid w:val="00565145"/>
    <w:rsid w:val="0056560E"/>
    <w:rsid w:val="00565E5D"/>
    <w:rsid w:val="00566A1C"/>
    <w:rsid w:val="005679E0"/>
    <w:rsid w:val="00567EBD"/>
    <w:rsid w:val="005700FE"/>
    <w:rsid w:val="00570418"/>
    <w:rsid w:val="005704EF"/>
    <w:rsid w:val="0057059D"/>
    <w:rsid w:val="0057089B"/>
    <w:rsid w:val="00570B41"/>
    <w:rsid w:val="005720BD"/>
    <w:rsid w:val="00572390"/>
    <w:rsid w:val="0057273B"/>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4500"/>
    <w:rsid w:val="0059474E"/>
    <w:rsid w:val="00594EC8"/>
    <w:rsid w:val="0059517E"/>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6B9"/>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802"/>
    <w:rsid w:val="005C6911"/>
    <w:rsid w:val="005C6B6F"/>
    <w:rsid w:val="005C7113"/>
    <w:rsid w:val="005C76D1"/>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208E"/>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9C1"/>
    <w:rsid w:val="00602A9A"/>
    <w:rsid w:val="00603178"/>
    <w:rsid w:val="00603300"/>
    <w:rsid w:val="0060370F"/>
    <w:rsid w:val="00603B56"/>
    <w:rsid w:val="00603BA5"/>
    <w:rsid w:val="00603BE5"/>
    <w:rsid w:val="00604E9E"/>
    <w:rsid w:val="006052C0"/>
    <w:rsid w:val="006055E1"/>
    <w:rsid w:val="00605871"/>
    <w:rsid w:val="00605C76"/>
    <w:rsid w:val="00605E0A"/>
    <w:rsid w:val="006060D6"/>
    <w:rsid w:val="006068E1"/>
    <w:rsid w:val="00606EF2"/>
    <w:rsid w:val="006071F8"/>
    <w:rsid w:val="0060770E"/>
    <w:rsid w:val="00607C59"/>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9D"/>
    <w:rsid w:val="00624056"/>
    <w:rsid w:val="006240E4"/>
    <w:rsid w:val="0062497E"/>
    <w:rsid w:val="00624CA1"/>
    <w:rsid w:val="006251AF"/>
    <w:rsid w:val="00625495"/>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F9D"/>
    <w:rsid w:val="00636055"/>
    <w:rsid w:val="00636498"/>
    <w:rsid w:val="00636831"/>
    <w:rsid w:val="006369B8"/>
    <w:rsid w:val="0063773C"/>
    <w:rsid w:val="00637818"/>
    <w:rsid w:val="00637CA8"/>
    <w:rsid w:val="00640E77"/>
    <w:rsid w:val="0064101F"/>
    <w:rsid w:val="00641B07"/>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98E"/>
    <w:rsid w:val="00663BD6"/>
    <w:rsid w:val="00663CD3"/>
    <w:rsid w:val="00663DD3"/>
    <w:rsid w:val="00664961"/>
    <w:rsid w:val="0066498E"/>
    <w:rsid w:val="00665559"/>
    <w:rsid w:val="00666AE7"/>
    <w:rsid w:val="006676B5"/>
    <w:rsid w:val="00667BAC"/>
    <w:rsid w:val="006702C0"/>
    <w:rsid w:val="006704D7"/>
    <w:rsid w:val="00670882"/>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245"/>
    <w:rsid w:val="006C638A"/>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1F68"/>
    <w:rsid w:val="006D2DE9"/>
    <w:rsid w:val="006D329E"/>
    <w:rsid w:val="006D455F"/>
    <w:rsid w:val="006D4664"/>
    <w:rsid w:val="006D4779"/>
    <w:rsid w:val="006D4897"/>
    <w:rsid w:val="006D48F4"/>
    <w:rsid w:val="006D4D35"/>
    <w:rsid w:val="006D501E"/>
    <w:rsid w:val="006D5451"/>
    <w:rsid w:val="006D5828"/>
    <w:rsid w:val="006D59A0"/>
    <w:rsid w:val="006D6464"/>
    <w:rsid w:val="006D6598"/>
    <w:rsid w:val="006D68B9"/>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D65"/>
    <w:rsid w:val="0070078A"/>
    <w:rsid w:val="007008E0"/>
    <w:rsid w:val="00700CC8"/>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0EB3"/>
    <w:rsid w:val="00771316"/>
    <w:rsid w:val="00772059"/>
    <w:rsid w:val="00772534"/>
    <w:rsid w:val="007728C3"/>
    <w:rsid w:val="00772977"/>
    <w:rsid w:val="00772C6D"/>
    <w:rsid w:val="00772FAC"/>
    <w:rsid w:val="00774386"/>
    <w:rsid w:val="007743D9"/>
    <w:rsid w:val="007748FB"/>
    <w:rsid w:val="00774AC8"/>
    <w:rsid w:val="00774B25"/>
    <w:rsid w:val="00774BC2"/>
    <w:rsid w:val="0077544A"/>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4805"/>
    <w:rsid w:val="007B4B8E"/>
    <w:rsid w:val="007B4BB0"/>
    <w:rsid w:val="007B4F79"/>
    <w:rsid w:val="007B525B"/>
    <w:rsid w:val="007B5623"/>
    <w:rsid w:val="007B5E78"/>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6B1"/>
    <w:rsid w:val="007C4A14"/>
    <w:rsid w:val="007C4BF5"/>
    <w:rsid w:val="007C5497"/>
    <w:rsid w:val="007C5860"/>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EEA"/>
    <w:rsid w:val="007E6391"/>
    <w:rsid w:val="007E6A0B"/>
    <w:rsid w:val="007E6E2C"/>
    <w:rsid w:val="007E6F45"/>
    <w:rsid w:val="007F0A9A"/>
    <w:rsid w:val="007F0AFA"/>
    <w:rsid w:val="007F0E20"/>
    <w:rsid w:val="007F1493"/>
    <w:rsid w:val="007F1B43"/>
    <w:rsid w:val="007F1E61"/>
    <w:rsid w:val="007F226B"/>
    <w:rsid w:val="007F2FA5"/>
    <w:rsid w:val="007F34E4"/>
    <w:rsid w:val="007F369F"/>
    <w:rsid w:val="007F36E9"/>
    <w:rsid w:val="007F3822"/>
    <w:rsid w:val="007F4051"/>
    <w:rsid w:val="007F4335"/>
    <w:rsid w:val="007F51A6"/>
    <w:rsid w:val="007F558B"/>
    <w:rsid w:val="007F640E"/>
    <w:rsid w:val="007F6692"/>
    <w:rsid w:val="007F6B5D"/>
    <w:rsid w:val="007F752F"/>
    <w:rsid w:val="007F7A8B"/>
    <w:rsid w:val="007F7D29"/>
    <w:rsid w:val="007F7D67"/>
    <w:rsid w:val="008003D7"/>
    <w:rsid w:val="00800A15"/>
    <w:rsid w:val="00800E8F"/>
    <w:rsid w:val="008011C0"/>
    <w:rsid w:val="00801EDE"/>
    <w:rsid w:val="00802208"/>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4B5F"/>
    <w:rsid w:val="00814BC7"/>
    <w:rsid w:val="0081689A"/>
    <w:rsid w:val="00816FAC"/>
    <w:rsid w:val="00820137"/>
    <w:rsid w:val="00821078"/>
    <w:rsid w:val="008213B8"/>
    <w:rsid w:val="0082241E"/>
    <w:rsid w:val="008228D1"/>
    <w:rsid w:val="00822F9F"/>
    <w:rsid w:val="00823132"/>
    <w:rsid w:val="008231DA"/>
    <w:rsid w:val="00823B71"/>
    <w:rsid w:val="00823C24"/>
    <w:rsid w:val="0082416E"/>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406FF"/>
    <w:rsid w:val="0084081F"/>
    <w:rsid w:val="00840F52"/>
    <w:rsid w:val="0084141F"/>
    <w:rsid w:val="00841A0D"/>
    <w:rsid w:val="00841A39"/>
    <w:rsid w:val="00841D0A"/>
    <w:rsid w:val="008420AB"/>
    <w:rsid w:val="008423ED"/>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3052"/>
    <w:rsid w:val="00853A32"/>
    <w:rsid w:val="008547A4"/>
    <w:rsid w:val="008549F3"/>
    <w:rsid w:val="00854B79"/>
    <w:rsid w:val="00854C37"/>
    <w:rsid w:val="00855E17"/>
    <w:rsid w:val="00856610"/>
    <w:rsid w:val="00856841"/>
    <w:rsid w:val="00856969"/>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702D7"/>
    <w:rsid w:val="00870381"/>
    <w:rsid w:val="00870777"/>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42CC"/>
    <w:rsid w:val="008945D4"/>
    <w:rsid w:val="00894FF7"/>
    <w:rsid w:val="0089527B"/>
    <w:rsid w:val="00895297"/>
    <w:rsid w:val="008953B8"/>
    <w:rsid w:val="00895C09"/>
    <w:rsid w:val="00895DBC"/>
    <w:rsid w:val="00896059"/>
    <w:rsid w:val="00896139"/>
    <w:rsid w:val="00896631"/>
    <w:rsid w:val="0089683F"/>
    <w:rsid w:val="008972ED"/>
    <w:rsid w:val="00897FB9"/>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799"/>
    <w:rsid w:val="009368AF"/>
    <w:rsid w:val="00936AA8"/>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6D7"/>
    <w:rsid w:val="009519C0"/>
    <w:rsid w:val="00951CF9"/>
    <w:rsid w:val="0095206A"/>
    <w:rsid w:val="0095209C"/>
    <w:rsid w:val="009520EF"/>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335"/>
    <w:rsid w:val="00965494"/>
    <w:rsid w:val="009658E8"/>
    <w:rsid w:val="009660A8"/>
    <w:rsid w:val="009661A4"/>
    <w:rsid w:val="009668EF"/>
    <w:rsid w:val="00967342"/>
    <w:rsid w:val="009678D2"/>
    <w:rsid w:val="00967AF1"/>
    <w:rsid w:val="00967D80"/>
    <w:rsid w:val="009708C5"/>
    <w:rsid w:val="00971567"/>
    <w:rsid w:val="00971D84"/>
    <w:rsid w:val="00971E85"/>
    <w:rsid w:val="00971E93"/>
    <w:rsid w:val="00972F58"/>
    <w:rsid w:val="00973664"/>
    <w:rsid w:val="009736FE"/>
    <w:rsid w:val="0097387C"/>
    <w:rsid w:val="00973A4D"/>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5904"/>
    <w:rsid w:val="009869CC"/>
    <w:rsid w:val="00986F86"/>
    <w:rsid w:val="00990F25"/>
    <w:rsid w:val="00991C8D"/>
    <w:rsid w:val="00992165"/>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891"/>
    <w:rsid w:val="009B6081"/>
    <w:rsid w:val="009B643C"/>
    <w:rsid w:val="009B6CD6"/>
    <w:rsid w:val="009B70F1"/>
    <w:rsid w:val="009B72BD"/>
    <w:rsid w:val="009B768D"/>
    <w:rsid w:val="009B78B7"/>
    <w:rsid w:val="009C0154"/>
    <w:rsid w:val="009C0401"/>
    <w:rsid w:val="009C071B"/>
    <w:rsid w:val="009C0AE7"/>
    <w:rsid w:val="009C0EA4"/>
    <w:rsid w:val="009C145C"/>
    <w:rsid w:val="009C161E"/>
    <w:rsid w:val="009C1917"/>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F53"/>
    <w:rsid w:val="009E3C13"/>
    <w:rsid w:val="009E3CEA"/>
    <w:rsid w:val="009E3FED"/>
    <w:rsid w:val="009E4265"/>
    <w:rsid w:val="009E43B4"/>
    <w:rsid w:val="009E4BAD"/>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76E"/>
    <w:rsid w:val="00A11A45"/>
    <w:rsid w:val="00A1251B"/>
    <w:rsid w:val="00A1261A"/>
    <w:rsid w:val="00A129E4"/>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939"/>
    <w:rsid w:val="00A31DD4"/>
    <w:rsid w:val="00A31EA6"/>
    <w:rsid w:val="00A324CE"/>
    <w:rsid w:val="00A32D2C"/>
    <w:rsid w:val="00A3342E"/>
    <w:rsid w:val="00A3372A"/>
    <w:rsid w:val="00A337A8"/>
    <w:rsid w:val="00A33915"/>
    <w:rsid w:val="00A33BAC"/>
    <w:rsid w:val="00A35BFE"/>
    <w:rsid w:val="00A35F38"/>
    <w:rsid w:val="00A3610B"/>
    <w:rsid w:val="00A3652E"/>
    <w:rsid w:val="00A36570"/>
    <w:rsid w:val="00A36A53"/>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E81"/>
    <w:rsid w:val="00A62FDF"/>
    <w:rsid w:val="00A63441"/>
    <w:rsid w:val="00A63654"/>
    <w:rsid w:val="00A63BBE"/>
    <w:rsid w:val="00A646DE"/>
    <w:rsid w:val="00A65EC0"/>
    <w:rsid w:val="00A661BD"/>
    <w:rsid w:val="00A66221"/>
    <w:rsid w:val="00A704E4"/>
    <w:rsid w:val="00A70DE9"/>
    <w:rsid w:val="00A722F1"/>
    <w:rsid w:val="00A7243A"/>
    <w:rsid w:val="00A728A7"/>
    <w:rsid w:val="00A72A75"/>
    <w:rsid w:val="00A73692"/>
    <w:rsid w:val="00A7391D"/>
    <w:rsid w:val="00A74029"/>
    <w:rsid w:val="00A74394"/>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6F0"/>
    <w:rsid w:val="00A86EEB"/>
    <w:rsid w:val="00A86F54"/>
    <w:rsid w:val="00A87339"/>
    <w:rsid w:val="00A87574"/>
    <w:rsid w:val="00A877C9"/>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F68"/>
    <w:rsid w:val="00B51584"/>
    <w:rsid w:val="00B51596"/>
    <w:rsid w:val="00B51645"/>
    <w:rsid w:val="00B5178E"/>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60187"/>
    <w:rsid w:val="00B60950"/>
    <w:rsid w:val="00B60A88"/>
    <w:rsid w:val="00B61254"/>
    <w:rsid w:val="00B617BB"/>
    <w:rsid w:val="00B61C8A"/>
    <w:rsid w:val="00B61D72"/>
    <w:rsid w:val="00B62566"/>
    <w:rsid w:val="00B62650"/>
    <w:rsid w:val="00B63166"/>
    <w:rsid w:val="00B63484"/>
    <w:rsid w:val="00B63B35"/>
    <w:rsid w:val="00B6444F"/>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2109"/>
    <w:rsid w:val="00B92798"/>
    <w:rsid w:val="00B92C93"/>
    <w:rsid w:val="00B93884"/>
    <w:rsid w:val="00B93DF5"/>
    <w:rsid w:val="00B93E8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1A0"/>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C9E"/>
    <w:rsid w:val="00C00FF7"/>
    <w:rsid w:val="00C01400"/>
    <w:rsid w:val="00C018AA"/>
    <w:rsid w:val="00C01E5C"/>
    <w:rsid w:val="00C01EE0"/>
    <w:rsid w:val="00C02CCA"/>
    <w:rsid w:val="00C02CE3"/>
    <w:rsid w:val="00C03192"/>
    <w:rsid w:val="00C03BD6"/>
    <w:rsid w:val="00C03EC8"/>
    <w:rsid w:val="00C03F65"/>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CB6"/>
    <w:rsid w:val="00C15F8F"/>
    <w:rsid w:val="00C168DC"/>
    <w:rsid w:val="00C16B3C"/>
    <w:rsid w:val="00C16D64"/>
    <w:rsid w:val="00C16DD9"/>
    <w:rsid w:val="00C16FA8"/>
    <w:rsid w:val="00C170A2"/>
    <w:rsid w:val="00C17D8E"/>
    <w:rsid w:val="00C2006A"/>
    <w:rsid w:val="00C202F1"/>
    <w:rsid w:val="00C21465"/>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660"/>
    <w:rsid w:val="00C27E7A"/>
    <w:rsid w:val="00C27F40"/>
    <w:rsid w:val="00C30665"/>
    <w:rsid w:val="00C30FEB"/>
    <w:rsid w:val="00C31592"/>
    <w:rsid w:val="00C32044"/>
    <w:rsid w:val="00C3237C"/>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D83"/>
    <w:rsid w:val="00C843B1"/>
    <w:rsid w:val="00C84EC7"/>
    <w:rsid w:val="00C851E2"/>
    <w:rsid w:val="00C85BB1"/>
    <w:rsid w:val="00C85D78"/>
    <w:rsid w:val="00C8608C"/>
    <w:rsid w:val="00C8648F"/>
    <w:rsid w:val="00C86982"/>
    <w:rsid w:val="00C87117"/>
    <w:rsid w:val="00C87492"/>
    <w:rsid w:val="00C87621"/>
    <w:rsid w:val="00C87625"/>
    <w:rsid w:val="00C90218"/>
    <w:rsid w:val="00C90376"/>
    <w:rsid w:val="00C908CC"/>
    <w:rsid w:val="00C917CF"/>
    <w:rsid w:val="00C925F1"/>
    <w:rsid w:val="00C927D9"/>
    <w:rsid w:val="00C93252"/>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61"/>
    <w:rsid w:val="00CB206E"/>
    <w:rsid w:val="00CB2106"/>
    <w:rsid w:val="00CB22D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618"/>
    <w:rsid w:val="00D01D25"/>
    <w:rsid w:val="00D01D81"/>
    <w:rsid w:val="00D02150"/>
    <w:rsid w:val="00D02170"/>
    <w:rsid w:val="00D02228"/>
    <w:rsid w:val="00D02618"/>
    <w:rsid w:val="00D02903"/>
    <w:rsid w:val="00D02B4E"/>
    <w:rsid w:val="00D0343E"/>
    <w:rsid w:val="00D03FE8"/>
    <w:rsid w:val="00D0431B"/>
    <w:rsid w:val="00D047E7"/>
    <w:rsid w:val="00D04892"/>
    <w:rsid w:val="00D04BDA"/>
    <w:rsid w:val="00D05014"/>
    <w:rsid w:val="00D05025"/>
    <w:rsid w:val="00D058A5"/>
    <w:rsid w:val="00D05D9F"/>
    <w:rsid w:val="00D060DD"/>
    <w:rsid w:val="00D06213"/>
    <w:rsid w:val="00D06A3E"/>
    <w:rsid w:val="00D075BF"/>
    <w:rsid w:val="00D07F3C"/>
    <w:rsid w:val="00D07F61"/>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5594"/>
    <w:rsid w:val="00D1561E"/>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978"/>
    <w:rsid w:val="00D56B5D"/>
    <w:rsid w:val="00D56C72"/>
    <w:rsid w:val="00D57753"/>
    <w:rsid w:val="00D57CEE"/>
    <w:rsid w:val="00D57D83"/>
    <w:rsid w:val="00D57D94"/>
    <w:rsid w:val="00D6082D"/>
    <w:rsid w:val="00D6137D"/>
    <w:rsid w:val="00D619FB"/>
    <w:rsid w:val="00D6229E"/>
    <w:rsid w:val="00D62494"/>
    <w:rsid w:val="00D62613"/>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7718"/>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52A"/>
    <w:rsid w:val="00D86DDE"/>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B2"/>
    <w:rsid w:val="00D96F00"/>
    <w:rsid w:val="00D97036"/>
    <w:rsid w:val="00D974A0"/>
    <w:rsid w:val="00D97952"/>
    <w:rsid w:val="00D97D93"/>
    <w:rsid w:val="00D97DAD"/>
    <w:rsid w:val="00DA0A03"/>
    <w:rsid w:val="00DA0FEB"/>
    <w:rsid w:val="00DA1854"/>
    <w:rsid w:val="00DA18C1"/>
    <w:rsid w:val="00DA1AFD"/>
    <w:rsid w:val="00DA1E2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C9D"/>
    <w:rsid w:val="00DB7DD2"/>
    <w:rsid w:val="00DC01ED"/>
    <w:rsid w:val="00DC06FC"/>
    <w:rsid w:val="00DC07E6"/>
    <w:rsid w:val="00DC0FA5"/>
    <w:rsid w:val="00DC10C5"/>
    <w:rsid w:val="00DC1189"/>
    <w:rsid w:val="00DC173F"/>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417"/>
    <w:rsid w:val="00DD1858"/>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33A"/>
    <w:rsid w:val="00DF14CB"/>
    <w:rsid w:val="00DF1DAD"/>
    <w:rsid w:val="00DF2114"/>
    <w:rsid w:val="00DF28D2"/>
    <w:rsid w:val="00DF35AB"/>
    <w:rsid w:val="00DF385A"/>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40CB"/>
    <w:rsid w:val="00E44217"/>
    <w:rsid w:val="00E44427"/>
    <w:rsid w:val="00E4477A"/>
    <w:rsid w:val="00E44B3D"/>
    <w:rsid w:val="00E44FBC"/>
    <w:rsid w:val="00E450FC"/>
    <w:rsid w:val="00E45B9D"/>
    <w:rsid w:val="00E45FDC"/>
    <w:rsid w:val="00E461A4"/>
    <w:rsid w:val="00E4626E"/>
    <w:rsid w:val="00E4629E"/>
    <w:rsid w:val="00E4640B"/>
    <w:rsid w:val="00E46F18"/>
    <w:rsid w:val="00E470AB"/>
    <w:rsid w:val="00E47654"/>
    <w:rsid w:val="00E47BFC"/>
    <w:rsid w:val="00E50896"/>
    <w:rsid w:val="00E51E67"/>
    <w:rsid w:val="00E51F08"/>
    <w:rsid w:val="00E52647"/>
    <w:rsid w:val="00E52F0D"/>
    <w:rsid w:val="00E5355B"/>
    <w:rsid w:val="00E5372D"/>
    <w:rsid w:val="00E545DB"/>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7C0F"/>
    <w:rsid w:val="00E77FD6"/>
    <w:rsid w:val="00E80F8D"/>
    <w:rsid w:val="00E813F1"/>
    <w:rsid w:val="00E81574"/>
    <w:rsid w:val="00E819A7"/>
    <w:rsid w:val="00E819CB"/>
    <w:rsid w:val="00E8330E"/>
    <w:rsid w:val="00E8339A"/>
    <w:rsid w:val="00E838A2"/>
    <w:rsid w:val="00E83BE1"/>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581D"/>
    <w:rsid w:val="00E95C10"/>
    <w:rsid w:val="00E9645E"/>
    <w:rsid w:val="00E96B9C"/>
    <w:rsid w:val="00E96FE6"/>
    <w:rsid w:val="00E9760F"/>
    <w:rsid w:val="00EA1221"/>
    <w:rsid w:val="00EA12AF"/>
    <w:rsid w:val="00EA16C4"/>
    <w:rsid w:val="00EA1F77"/>
    <w:rsid w:val="00EA24E3"/>
    <w:rsid w:val="00EA2BD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B0B9B"/>
    <w:rsid w:val="00EB0EE3"/>
    <w:rsid w:val="00EB0F12"/>
    <w:rsid w:val="00EB1056"/>
    <w:rsid w:val="00EB1192"/>
    <w:rsid w:val="00EB125D"/>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3F2"/>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4098"/>
    <w:rsid w:val="00EF40B2"/>
    <w:rsid w:val="00EF464A"/>
    <w:rsid w:val="00EF47B4"/>
    <w:rsid w:val="00EF4B3D"/>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53F"/>
    <w:rsid w:val="00F065EE"/>
    <w:rsid w:val="00F0667A"/>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AB"/>
    <w:rsid w:val="00F57FA4"/>
    <w:rsid w:val="00F60297"/>
    <w:rsid w:val="00F60BE4"/>
    <w:rsid w:val="00F612B3"/>
    <w:rsid w:val="00F62259"/>
    <w:rsid w:val="00F62999"/>
    <w:rsid w:val="00F635B6"/>
    <w:rsid w:val="00F64ACF"/>
    <w:rsid w:val="00F64FFD"/>
    <w:rsid w:val="00F66329"/>
    <w:rsid w:val="00F6691B"/>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B66"/>
    <w:rsid w:val="00F80E0A"/>
    <w:rsid w:val="00F81A78"/>
    <w:rsid w:val="00F81D3E"/>
    <w:rsid w:val="00F823B4"/>
    <w:rsid w:val="00F826AB"/>
    <w:rsid w:val="00F826FB"/>
    <w:rsid w:val="00F82CF1"/>
    <w:rsid w:val="00F8367F"/>
    <w:rsid w:val="00F8390E"/>
    <w:rsid w:val="00F83DB1"/>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22DB"/>
    <w:rsid w:val="00F92B7F"/>
    <w:rsid w:val="00F92D72"/>
    <w:rsid w:val="00F934FF"/>
    <w:rsid w:val="00F935CA"/>
    <w:rsid w:val="00F938FD"/>
    <w:rsid w:val="00F93A68"/>
    <w:rsid w:val="00F948D6"/>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413A"/>
    <w:rsid w:val="00FA4158"/>
    <w:rsid w:val="00FA42D7"/>
    <w:rsid w:val="00FA5240"/>
    <w:rsid w:val="00FA554E"/>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538B"/>
    <w:rsid w:val="00FB53F6"/>
    <w:rsid w:val="00FB55C9"/>
    <w:rsid w:val="00FB5A59"/>
    <w:rsid w:val="00FB5D1E"/>
    <w:rsid w:val="00FB750E"/>
    <w:rsid w:val="00FB7726"/>
    <w:rsid w:val="00FB772D"/>
    <w:rsid w:val="00FB7D08"/>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D46"/>
    <w:rsid w:val="00FC5169"/>
    <w:rsid w:val="00FC52CC"/>
    <w:rsid w:val="00FC5884"/>
    <w:rsid w:val="00FC6167"/>
    <w:rsid w:val="00FC6612"/>
    <w:rsid w:val="00FC68C6"/>
    <w:rsid w:val="00FC6B39"/>
    <w:rsid w:val="00FC6DF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97C"/>
    <w:rsid w:val="00FE1023"/>
    <w:rsid w:val="00FE15FB"/>
    <w:rsid w:val="00FE3186"/>
    <w:rsid w:val="00FE32BB"/>
    <w:rsid w:val="00FE3B03"/>
    <w:rsid w:val="00FE3BF7"/>
    <w:rsid w:val="00FE49BB"/>
    <w:rsid w:val="00FE4B69"/>
    <w:rsid w:val="00FE4B83"/>
    <w:rsid w:val="00FE4E56"/>
    <w:rsid w:val="00FE5020"/>
    <w:rsid w:val="00FE5A01"/>
    <w:rsid w:val="00FE5EB0"/>
    <w:rsid w:val="00FE5ECA"/>
    <w:rsid w:val="00FE6040"/>
    <w:rsid w:val="00FE614D"/>
    <w:rsid w:val="00FE625F"/>
    <w:rsid w:val="00FE6897"/>
    <w:rsid w:val="00FE693E"/>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8</TotalTime>
  <Pages>31</Pages>
  <Words>36904</Words>
  <Characters>210353</Characters>
  <Application>Microsoft Office Word</Application>
  <DocSecurity>0</DocSecurity>
  <Lines>1752</Lines>
  <Paragraphs>493</Paragraphs>
  <ScaleCrop>false</ScaleCrop>
  <Company/>
  <LinksUpToDate>false</LinksUpToDate>
  <CharactersWithSpaces>246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1923</cp:revision>
  <dcterms:created xsi:type="dcterms:W3CDTF">2022-11-19T16:04:00Z</dcterms:created>
  <dcterms:modified xsi:type="dcterms:W3CDTF">2023-05-01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